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E3D4F5" w14:textId="77777777" w:rsidR="00E234C6" w:rsidRPr="00882E95" w:rsidRDefault="00E234C6" w:rsidP="00E234C6">
      <w:pPr>
        <w:spacing w:line="480" w:lineRule="auto"/>
        <w:contextualSpacing/>
        <w:jc w:val="both"/>
        <w:rPr>
          <w:rFonts w:cstheme="minorHAnsi"/>
          <w:iCs/>
          <w:sz w:val="28"/>
          <w:szCs w:val="28"/>
          <w:lang w:val="en-US"/>
          <w:rPrChange w:id="0" w:author="Anna Gårdmark" w:date="2021-06-04T18:09:00Z">
            <w:rPr>
              <w:rFonts w:cstheme="minorHAnsi"/>
              <w:iCs/>
              <w:sz w:val="28"/>
              <w:szCs w:val="28"/>
            </w:rPr>
          </w:rPrChange>
        </w:rPr>
      </w:pPr>
      <w:r w:rsidRPr="00882E95">
        <w:rPr>
          <w:iCs/>
          <w:sz w:val="28"/>
          <w:szCs w:val="28"/>
          <w:lang w:val="en-US"/>
          <w:rPrChange w:id="1" w:author="Anna Gårdmark" w:date="2021-06-04T18:09:00Z">
            <w:rPr>
              <w:iCs/>
              <w:sz w:val="28"/>
              <w:szCs w:val="28"/>
            </w:rPr>
          </w:rPrChange>
        </w:rPr>
        <w:t xml:space="preserve">Optimum growth temperature declines with body size within fish </w:t>
      </w:r>
      <w:r w:rsidRPr="00882E95">
        <w:rPr>
          <w:rFonts w:cstheme="minorHAnsi"/>
          <w:iCs/>
          <w:sz w:val="28"/>
          <w:szCs w:val="28"/>
          <w:lang w:val="en-US"/>
          <w:rPrChange w:id="2" w:author="Anna Gårdmark" w:date="2021-06-04T18:09:00Z">
            <w:rPr>
              <w:rFonts w:cstheme="minorHAnsi"/>
              <w:iCs/>
              <w:sz w:val="28"/>
              <w:szCs w:val="28"/>
            </w:rPr>
          </w:rPrChange>
        </w:rPr>
        <w:t>species</w:t>
      </w:r>
    </w:p>
    <w:p w14:paraId="4D9C0316" w14:textId="35DAA287" w:rsidR="00EF12BA" w:rsidRPr="00D37476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</w:rPr>
      </w:pPr>
      <w:r w:rsidRPr="00D37476">
        <w:rPr>
          <w:rFonts w:cstheme="minorHAnsi"/>
        </w:rPr>
        <w:t>Max Lindmark</w:t>
      </w:r>
      <w:r w:rsidRPr="00D37476">
        <w:rPr>
          <w:rFonts w:cstheme="minorHAnsi"/>
          <w:vertAlign w:val="superscript"/>
        </w:rPr>
        <w:t>a,1</w:t>
      </w:r>
      <w:r w:rsidRPr="00D37476">
        <w:rPr>
          <w:rFonts w:cstheme="minorHAnsi"/>
        </w:rPr>
        <w:t>, Jan Ohlberger</w:t>
      </w:r>
      <w:r w:rsidRPr="00D37476">
        <w:rPr>
          <w:rFonts w:cstheme="minorHAnsi"/>
          <w:vertAlign w:val="superscript"/>
        </w:rPr>
        <w:t>b</w:t>
      </w:r>
      <w:r w:rsidRPr="00D37476">
        <w:rPr>
          <w:rFonts w:cstheme="minorHAnsi"/>
        </w:rPr>
        <w:t>, Anna Gårdmark</w:t>
      </w:r>
      <w:r w:rsidRPr="00D37476">
        <w:rPr>
          <w:rFonts w:cstheme="minorHAnsi"/>
          <w:vertAlign w:val="superscript"/>
        </w:rPr>
        <w:t>c</w:t>
      </w:r>
    </w:p>
    <w:p w14:paraId="325710DE" w14:textId="77777777" w:rsidR="00EF12BA" w:rsidRPr="00882E95" w:rsidRDefault="00EF12BA" w:rsidP="00EF12BA">
      <w:pPr>
        <w:spacing w:line="480" w:lineRule="auto"/>
        <w:contextualSpacing/>
        <w:jc w:val="both"/>
        <w:rPr>
          <w:lang w:val="en-US"/>
          <w:rPrChange w:id="3" w:author="Anna Gårdmark" w:date="2021-06-04T18:09:00Z">
            <w:rPr/>
          </w:rPrChange>
        </w:rPr>
      </w:pPr>
      <w:r w:rsidRPr="00882E95">
        <w:rPr>
          <w:rFonts w:cstheme="minorHAnsi"/>
          <w:vertAlign w:val="superscript"/>
          <w:lang w:val="en-US"/>
          <w:rPrChange w:id="4" w:author="Anna Gårdmark" w:date="2021-06-04T18:09:00Z">
            <w:rPr>
              <w:rFonts w:cstheme="minorHAnsi"/>
              <w:vertAlign w:val="superscript"/>
            </w:rPr>
          </w:rPrChange>
        </w:rPr>
        <w:t xml:space="preserve">a </w:t>
      </w:r>
      <w:r w:rsidRPr="00882E95">
        <w:rPr>
          <w:lang w:val="en-US"/>
          <w:rPrChange w:id="5" w:author="Anna Gårdmark" w:date="2021-06-04T18:09:00Z">
            <w:rPr/>
          </w:rPrChange>
        </w:rPr>
        <w:t>Swedish University of Agricultural Sciences, Department of Aquatic Resources, Institute of Coastal Research, Skolgatan 6, Öregrund 742 42, Sweden</w:t>
      </w:r>
    </w:p>
    <w:p w14:paraId="512EEABE" w14:textId="77777777" w:rsidR="00EF12BA" w:rsidRPr="00882E95" w:rsidRDefault="00EF12BA" w:rsidP="00EF12BA">
      <w:pPr>
        <w:spacing w:line="480" w:lineRule="auto"/>
        <w:contextualSpacing/>
        <w:jc w:val="both"/>
        <w:rPr>
          <w:lang w:val="en-US"/>
          <w:rPrChange w:id="6" w:author="Anna Gårdmark" w:date="2021-06-04T18:09:00Z">
            <w:rPr/>
          </w:rPrChange>
        </w:rPr>
      </w:pPr>
      <w:r w:rsidRPr="00882E95">
        <w:rPr>
          <w:rFonts w:cstheme="minorHAnsi"/>
          <w:vertAlign w:val="superscript"/>
          <w:lang w:val="en-US"/>
          <w:rPrChange w:id="7" w:author="Anna Gårdmark" w:date="2021-06-04T18:09:00Z">
            <w:rPr>
              <w:rFonts w:cstheme="minorHAnsi"/>
              <w:vertAlign w:val="superscript"/>
            </w:rPr>
          </w:rPrChange>
        </w:rPr>
        <w:t xml:space="preserve">b </w:t>
      </w:r>
      <w:r w:rsidRPr="00882E95">
        <w:rPr>
          <w:lang w:val="en-US"/>
          <w:rPrChange w:id="8" w:author="Anna Gårdmark" w:date="2021-06-04T18:09:00Z">
            <w:rPr/>
          </w:rPrChange>
        </w:rPr>
        <w:t>School of Aquatic and Fishery Sciences (SAFS), University of Washington, Box 355020, Seattle, WA 98195-5020, USA</w:t>
      </w:r>
    </w:p>
    <w:p w14:paraId="0FF0498D" w14:textId="77777777" w:rsidR="00EF12BA" w:rsidRPr="00882E95" w:rsidRDefault="00EF12BA" w:rsidP="00EF12BA">
      <w:pPr>
        <w:spacing w:line="480" w:lineRule="auto"/>
        <w:contextualSpacing/>
        <w:jc w:val="both"/>
        <w:rPr>
          <w:lang w:val="en-US"/>
          <w:rPrChange w:id="9" w:author="Anna Gårdmark" w:date="2021-06-04T18:09:00Z">
            <w:rPr/>
          </w:rPrChange>
        </w:rPr>
      </w:pPr>
      <w:r w:rsidRPr="00882E95">
        <w:rPr>
          <w:rFonts w:cstheme="minorHAnsi"/>
          <w:vertAlign w:val="superscript"/>
          <w:lang w:val="en-US"/>
          <w:rPrChange w:id="10" w:author="Anna Gårdmark" w:date="2021-06-04T18:09:00Z">
            <w:rPr>
              <w:rFonts w:cstheme="minorHAnsi"/>
              <w:vertAlign w:val="superscript"/>
            </w:rPr>
          </w:rPrChange>
        </w:rPr>
        <w:t xml:space="preserve">c </w:t>
      </w:r>
      <w:r w:rsidRPr="00882E95">
        <w:rPr>
          <w:lang w:val="en-US"/>
          <w:rPrChange w:id="11" w:author="Anna Gårdmark" w:date="2021-06-04T18:09:00Z">
            <w:rPr/>
          </w:rPrChange>
        </w:rPr>
        <w:t xml:space="preserve">Swedish University of Agricultural Sciences, Department of Aquatic Resources, Skolgatan 6, SE-742 42 Öregrund, Sweden </w:t>
      </w:r>
    </w:p>
    <w:p w14:paraId="1042677D" w14:textId="77777777" w:rsidR="00EF12BA" w:rsidRPr="00882E95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  <w:lang w:val="en-US"/>
          <w:rPrChange w:id="12" w:author="Anna Gårdmark" w:date="2021-06-04T18:09:00Z">
            <w:rPr>
              <w:rFonts w:cstheme="minorHAnsi"/>
              <w:vertAlign w:val="superscript"/>
            </w:rPr>
          </w:rPrChange>
        </w:rPr>
      </w:pPr>
    </w:p>
    <w:p w14:paraId="5E88E1E7" w14:textId="77777777" w:rsidR="00EF12BA" w:rsidRPr="00882E95" w:rsidRDefault="00EF12BA" w:rsidP="00EF12BA">
      <w:pPr>
        <w:spacing w:line="480" w:lineRule="auto"/>
        <w:contextualSpacing/>
        <w:jc w:val="both"/>
        <w:rPr>
          <w:rFonts w:cstheme="minorHAnsi"/>
          <w:lang w:val="en-US"/>
          <w:rPrChange w:id="13" w:author="Anna Gårdmark" w:date="2021-06-04T18:09:00Z">
            <w:rPr>
              <w:rFonts w:cstheme="minorHAnsi"/>
            </w:rPr>
          </w:rPrChange>
        </w:rPr>
      </w:pPr>
      <w:r w:rsidRPr="00882E95">
        <w:rPr>
          <w:rFonts w:cstheme="minorHAnsi"/>
          <w:vertAlign w:val="superscript"/>
          <w:lang w:val="en-US"/>
          <w:rPrChange w:id="14" w:author="Anna Gårdmark" w:date="2021-06-04T18:09:00Z">
            <w:rPr>
              <w:rFonts w:cstheme="minorHAnsi"/>
              <w:vertAlign w:val="superscript"/>
            </w:rPr>
          </w:rPrChange>
        </w:rPr>
        <w:t>1</w:t>
      </w:r>
      <w:r w:rsidRPr="00882E95">
        <w:rPr>
          <w:rFonts w:cstheme="minorHAnsi"/>
          <w:lang w:val="en-US"/>
          <w:rPrChange w:id="15" w:author="Anna Gårdmark" w:date="2021-06-04T18:09:00Z">
            <w:rPr>
              <w:rFonts w:cstheme="minorHAnsi"/>
            </w:rPr>
          </w:rPrChange>
        </w:rPr>
        <w:t xml:space="preserve"> Author to whom correspondence should be addressed. Current address:</w:t>
      </w:r>
    </w:p>
    <w:p w14:paraId="444F3D4D" w14:textId="77777777" w:rsidR="00EF12BA" w:rsidRPr="00882E95" w:rsidRDefault="00EF12BA" w:rsidP="00EF12BA">
      <w:pPr>
        <w:spacing w:line="480" w:lineRule="auto"/>
        <w:contextualSpacing/>
        <w:jc w:val="both"/>
        <w:rPr>
          <w:rFonts w:cstheme="minorHAnsi"/>
          <w:lang w:val="en-US"/>
          <w:rPrChange w:id="16" w:author="Anna Gårdmark" w:date="2021-06-04T18:09:00Z">
            <w:rPr>
              <w:rFonts w:cstheme="minorHAnsi"/>
            </w:rPr>
          </w:rPrChange>
        </w:rPr>
      </w:pPr>
      <w:r w:rsidRPr="00882E95">
        <w:rPr>
          <w:rFonts w:cstheme="minorHAnsi"/>
          <w:lang w:val="en-US"/>
          <w:rPrChange w:id="17" w:author="Anna Gårdmark" w:date="2021-06-04T18:09:00Z">
            <w:rPr>
              <w:rFonts w:cstheme="minorHAnsi"/>
            </w:rPr>
          </w:rPrChange>
        </w:rPr>
        <w:t xml:space="preserve">Max Lindmark, Swedish University of Agricultural Sciences, Department of Aquatic Resources, Institute of Marine Research, Turistgatan 5, Lysekil 453 30, Sweden, Tel.: +46(0)104784137, </w:t>
      </w:r>
      <w:r w:rsidRPr="00882E95">
        <w:rPr>
          <w:rFonts w:cstheme="minorHAnsi"/>
          <w:b/>
          <w:bCs/>
          <w:lang w:val="en-US"/>
          <w:rPrChange w:id="18" w:author="Anna Gårdmark" w:date="2021-06-04T18:09:00Z">
            <w:rPr>
              <w:rFonts w:cstheme="minorHAnsi"/>
              <w:b/>
              <w:bCs/>
            </w:rPr>
          </w:rPrChange>
        </w:rPr>
        <w:t>email</w:t>
      </w:r>
      <w:r w:rsidRPr="00882E95">
        <w:rPr>
          <w:rFonts w:cstheme="minorHAnsi"/>
          <w:lang w:val="en-US"/>
          <w:rPrChange w:id="19" w:author="Anna Gårdmark" w:date="2021-06-04T18:09:00Z">
            <w:rPr>
              <w:rFonts w:cstheme="minorHAnsi"/>
            </w:rPr>
          </w:rPrChange>
        </w:rPr>
        <w:t xml:space="preserve">: </w:t>
      </w:r>
      <w:r w:rsidR="00A23875">
        <w:fldChar w:fldCharType="begin"/>
      </w:r>
      <w:r w:rsidR="00A23875" w:rsidRPr="00882E95">
        <w:rPr>
          <w:lang w:val="en-US"/>
          <w:rPrChange w:id="20" w:author="Anna Gårdmark" w:date="2021-06-04T18:09:00Z">
            <w:rPr/>
          </w:rPrChange>
        </w:rPr>
        <w:instrText xml:space="preserve"> HYPERLINK "mailto:max.lindmark@slu.se" </w:instrText>
      </w:r>
      <w:r w:rsidR="00A23875">
        <w:fldChar w:fldCharType="separate"/>
      </w:r>
      <w:r w:rsidRPr="00882E95">
        <w:rPr>
          <w:rStyle w:val="Hyperlnk"/>
          <w:rFonts w:cstheme="minorHAnsi"/>
          <w:lang w:val="en-US"/>
          <w:rPrChange w:id="21" w:author="Anna Gårdmark" w:date="2021-06-04T18:09:00Z">
            <w:rPr>
              <w:rStyle w:val="Hyperlnk"/>
              <w:rFonts w:cstheme="minorHAnsi"/>
            </w:rPr>
          </w:rPrChange>
        </w:rPr>
        <w:t>max.lindmark@slu.se</w:t>
      </w:r>
      <w:r w:rsidR="00A23875">
        <w:rPr>
          <w:rStyle w:val="Hyperlnk"/>
          <w:rFonts w:cstheme="minorHAnsi"/>
        </w:rPr>
        <w:fldChar w:fldCharType="end"/>
      </w:r>
    </w:p>
    <w:p w14:paraId="60185725" w14:textId="77777777" w:rsidR="00EF12BA" w:rsidRDefault="00EF12BA" w:rsidP="00F156C3">
      <w:pPr>
        <w:contextualSpacing/>
        <w:jc w:val="both"/>
        <w:rPr>
          <w:lang w:val="en-GB"/>
        </w:rPr>
      </w:pPr>
    </w:p>
    <w:p w14:paraId="027460CE" w14:textId="77777777" w:rsidR="00EF12BA" w:rsidRDefault="00EF12BA" w:rsidP="00F156C3">
      <w:pPr>
        <w:contextualSpacing/>
        <w:jc w:val="both"/>
        <w:rPr>
          <w:lang w:val="en-GB"/>
        </w:rPr>
      </w:pPr>
    </w:p>
    <w:p w14:paraId="672EF763" w14:textId="0BB3D3C4" w:rsidR="00EF12BA" w:rsidRDefault="00EF12BA" w:rsidP="00F156C3">
      <w:pPr>
        <w:contextualSpacing/>
        <w:jc w:val="both"/>
        <w:rPr>
          <w:lang w:val="en-GB"/>
        </w:rPr>
      </w:pPr>
    </w:p>
    <w:p w14:paraId="0CCFC78B" w14:textId="1A26E1F6" w:rsidR="00260424" w:rsidRDefault="00260424" w:rsidP="00F156C3">
      <w:pPr>
        <w:contextualSpacing/>
        <w:jc w:val="both"/>
        <w:rPr>
          <w:lang w:val="en-GB"/>
        </w:rPr>
      </w:pPr>
    </w:p>
    <w:p w14:paraId="60B75243" w14:textId="73DBC182" w:rsidR="00260424" w:rsidRDefault="00260424" w:rsidP="00F156C3">
      <w:pPr>
        <w:contextualSpacing/>
        <w:jc w:val="both"/>
        <w:rPr>
          <w:lang w:val="en-GB"/>
        </w:rPr>
      </w:pPr>
    </w:p>
    <w:p w14:paraId="509B8B04" w14:textId="7A30FCC7" w:rsidR="00260424" w:rsidRDefault="00260424" w:rsidP="00F156C3">
      <w:pPr>
        <w:contextualSpacing/>
        <w:jc w:val="both"/>
        <w:rPr>
          <w:lang w:val="en-GB"/>
        </w:rPr>
      </w:pPr>
    </w:p>
    <w:p w14:paraId="445E66D0" w14:textId="749B119A" w:rsidR="00260424" w:rsidRDefault="00260424" w:rsidP="00F156C3">
      <w:pPr>
        <w:contextualSpacing/>
        <w:jc w:val="both"/>
        <w:rPr>
          <w:lang w:val="en-GB"/>
        </w:rPr>
      </w:pPr>
    </w:p>
    <w:p w14:paraId="7BFF2B31" w14:textId="0728E686" w:rsidR="00260424" w:rsidRDefault="00260424" w:rsidP="00F156C3">
      <w:pPr>
        <w:contextualSpacing/>
        <w:jc w:val="both"/>
        <w:rPr>
          <w:lang w:val="en-GB"/>
        </w:rPr>
      </w:pPr>
    </w:p>
    <w:p w14:paraId="47204F90" w14:textId="3D991996" w:rsidR="00260424" w:rsidRDefault="00260424" w:rsidP="00F156C3">
      <w:pPr>
        <w:contextualSpacing/>
        <w:jc w:val="both"/>
        <w:rPr>
          <w:lang w:val="en-GB"/>
        </w:rPr>
      </w:pPr>
    </w:p>
    <w:p w14:paraId="357753E7" w14:textId="3DDA988A" w:rsidR="00260424" w:rsidRDefault="00260424" w:rsidP="00F156C3">
      <w:pPr>
        <w:contextualSpacing/>
        <w:jc w:val="both"/>
        <w:rPr>
          <w:lang w:val="en-GB"/>
        </w:rPr>
      </w:pPr>
    </w:p>
    <w:p w14:paraId="061AB4E3" w14:textId="499A1845" w:rsidR="00260424" w:rsidRDefault="00260424" w:rsidP="00F156C3">
      <w:pPr>
        <w:contextualSpacing/>
        <w:jc w:val="both"/>
        <w:rPr>
          <w:lang w:val="en-GB"/>
        </w:rPr>
      </w:pPr>
    </w:p>
    <w:p w14:paraId="37A1E48F" w14:textId="58CA2574" w:rsidR="00260424" w:rsidRDefault="00260424" w:rsidP="00F156C3">
      <w:pPr>
        <w:contextualSpacing/>
        <w:jc w:val="both"/>
        <w:rPr>
          <w:lang w:val="en-GB"/>
        </w:rPr>
      </w:pPr>
    </w:p>
    <w:p w14:paraId="5E0BB55F" w14:textId="0239DC60" w:rsidR="00260424" w:rsidRDefault="00260424" w:rsidP="00F156C3">
      <w:pPr>
        <w:contextualSpacing/>
        <w:jc w:val="both"/>
        <w:rPr>
          <w:lang w:val="en-GB"/>
        </w:rPr>
      </w:pPr>
    </w:p>
    <w:p w14:paraId="00C800B5" w14:textId="13CFCB38" w:rsidR="00260424" w:rsidRDefault="00260424" w:rsidP="00F156C3">
      <w:pPr>
        <w:contextualSpacing/>
        <w:jc w:val="both"/>
        <w:rPr>
          <w:lang w:val="en-GB"/>
        </w:rPr>
      </w:pPr>
    </w:p>
    <w:p w14:paraId="25B3D4F1" w14:textId="7EFCF1B4" w:rsidR="00260424" w:rsidRDefault="00260424" w:rsidP="00F156C3">
      <w:pPr>
        <w:contextualSpacing/>
        <w:jc w:val="both"/>
        <w:rPr>
          <w:lang w:val="en-GB"/>
        </w:rPr>
      </w:pPr>
    </w:p>
    <w:p w14:paraId="48D175BC" w14:textId="269E8424" w:rsidR="00260424" w:rsidRDefault="00260424" w:rsidP="00F156C3">
      <w:pPr>
        <w:contextualSpacing/>
        <w:jc w:val="both"/>
        <w:rPr>
          <w:lang w:val="en-GB"/>
        </w:rPr>
      </w:pPr>
    </w:p>
    <w:p w14:paraId="72C5AF2C" w14:textId="77777777" w:rsidR="00260424" w:rsidRDefault="00260424" w:rsidP="00F156C3">
      <w:pPr>
        <w:contextualSpacing/>
        <w:jc w:val="both"/>
        <w:rPr>
          <w:lang w:val="en-GB"/>
        </w:rPr>
      </w:pPr>
    </w:p>
    <w:p w14:paraId="5DB8BC45" w14:textId="77777777" w:rsidR="00EF12BA" w:rsidRPr="00882E95" w:rsidRDefault="00EF12BA" w:rsidP="00EF12BA">
      <w:pPr>
        <w:spacing w:line="480" w:lineRule="auto"/>
        <w:contextualSpacing/>
        <w:jc w:val="both"/>
        <w:rPr>
          <w:rFonts w:cstheme="minorHAnsi"/>
          <w:b/>
          <w:sz w:val="28"/>
          <w:szCs w:val="28"/>
          <w:lang w:val="en-US"/>
          <w:rPrChange w:id="22" w:author="Anna Gårdmark" w:date="2021-06-04T18:09:00Z">
            <w:rPr>
              <w:rFonts w:cstheme="minorHAnsi"/>
              <w:b/>
              <w:sz w:val="28"/>
              <w:szCs w:val="28"/>
            </w:rPr>
          </w:rPrChange>
        </w:rPr>
      </w:pPr>
      <w:r w:rsidRPr="00882E95">
        <w:rPr>
          <w:rFonts w:cstheme="minorHAnsi"/>
          <w:b/>
          <w:sz w:val="28"/>
          <w:szCs w:val="28"/>
          <w:lang w:val="en-US"/>
          <w:rPrChange w:id="23" w:author="Anna Gårdmark" w:date="2021-06-04T18:09:00Z">
            <w:rPr>
              <w:rFonts w:cstheme="minorHAnsi"/>
              <w:b/>
              <w:sz w:val="28"/>
              <w:szCs w:val="28"/>
            </w:rPr>
          </w:rPrChange>
        </w:rPr>
        <w:t>Author contributions</w:t>
      </w:r>
    </w:p>
    <w:p w14:paraId="131B9303" w14:textId="77777777" w:rsidR="00EF12BA" w:rsidRPr="00882E95" w:rsidRDefault="00EF12BA" w:rsidP="00EF12BA">
      <w:pPr>
        <w:spacing w:line="480" w:lineRule="auto"/>
        <w:contextualSpacing/>
        <w:jc w:val="both"/>
        <w:rPr>
          <w:rFonts w:cstheme="minorHAnsi"/>
          <w:lang w:val="en-US"/>
          <w:rPrChange w:id="24" w:author="Anna Gårdmark" w:date="2021-06-04T18:09:00Z">
            <w:rPr>
              <w:rFonts w:cstheme="minorHAnsi"/>
            </w:rPr>
          </w:rPrChange>
        </w:rPr>
      </w:pPr>
      <w:r w:rsidRPr="00882E95">
        <w:rPr>
          <w:rFonts w:cstheme="minorHAnsi"/>
          <w:lang w:val="en-US"/>
          <w:rPrChange w:id="25" w:author="Anna Gårdmark" w:date="2021-06-04T18:09:00Z">
            <w:rPr>
              <w:rFonts w:cstheme="minorHAnsi"/>
            </w:rPr>
          </w:rPrChange>
        </w:rPr>
        <w:t>ML conceived the study; ML, JO, AG designed research; ML performed research with input from JO and AG; ML, JO, AG wrote the paper and contributed to revisions of the manuscript.</w:t>
      </w:r>
    </w:p>
    <w:p w14:paraId="3FE6F587" w14:textId="375933A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Dear Editor,</w:t>
      </w:r>
    </w:p>
    <w:p w14:paraId="1A662026" w14:textId="25F7C0C2" w:rsidR="00FC35E2" w:rsidRPr="00882E95" w:rsidRDefault="00FC35E2" w:rsidP="00F156C3">
      <w:pPr>
        <w:contextualSpacing/>
        <w:jc w:val="both"/>
        <w:rPr>
          <w:rFonts w:cstheme="minorHAnsi"/>
          <w:i/>
          <w:lang w:val="en-US"/>
          <w:rPrChange w:id="26" w:author="Anna Gårdmark" w:date="2021-06-04T18:09:00Z">
            <w:rPr>
              <w:rFonts w:cstheme="minorHAnsi"/>
              <w:i/>
            </w:rPr>
          </w:rPrChange>
        </w:rPr>
      </w:pPr>
      <w:r w:rsidRPr="00361FEE">
        <w:rPr>
          <w:rFonts w:cstheme="minorHAnsi"/>
          <w:lang w:val="en-GB"/>
        </w:rPr>
        <w:lastRenderedPageBreak/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del w:id="27" w:author="Max Lindmark" w:date="2021-05-31T17:37:00Z">
        <w:r w:rsidR="001000A0" w:rsidRPr="00882E95" w:rsidDel="00793471">
          <w:rPr>
            <w:rFonts w:cstheme="minorHAnsi"/>
            <w:i/>
            <w:iCs/>
            <w:lang w:val="en-US"/>
            <w:rPrChange w:id="28" w:author="Anna Gårdmark" w:date="2021-06-04T18:09:00Z">
              <w:rPr>
                <w:rFonts w:cstheme="minorHAnsi"/>
                <w:i/>
                <w:iCs/>
              </w:rPr>
            </w:rPrChange>
          </w:rPr>
          <w:delText>Nature Communications</w:delText>
        </w:r>
      </w:del>
      <w:ins w:id="29" w:author="Max Lindmark" w:date="2021-05-31T17:37:00Z">
        <w:r w:rsidR="00793471" w:rsidRPr="00882E95">
          <w:rPr>
            <w:rFonts w:cstheme="minorHAnsi"/>
            <w:i/>
            <w:iCs/>
            <w:lang w:val="en-US"/>
            <w:rPrChange w:id="30" w:author="Anna Gårdmark" w:date="2021-06-04T18:09:00Z">
              <w:rPr>
                <w:rFonts w:cstheme="minorHAnsi"/>
                <w:i/>
                <w:iCs/>
              </w:rPr>
            </w:rPrChange>
          </w:rPr>
          <w:t>Fish and Fisheries</w:t>
        </w:r>
      </w:ins>
      <w:commentRangeStart w:id="31"/>
      <w:commentRangeStart w:id="32"/>
      <w:r w:rsidRPr="00361FEE">
        <w:rPr>
          <w:rFonts w:cstheme="minorHAnsi"/>
          <w:lang w:val="en-GB"/>
        </w:rPr>
        <w:t>.</w:t>
      </w:r>
      <w:commentRangeEnd w:id="31"/>
      <w:r w:rsidR="00B44B07">
        <w:rPr>
          <w:rStyle w:val="Kommentarsreferens"/>
        </w:rPr>
        <w:commentReference w:id="31"/>
      </w:r>
      <w:commentRangeEnd w:id="32"/>
      <w:r w:rsidR="00882E95">
        <w:rPr>
          <w:rStyle w:val="Kommentarsreferens"/>
        </w:rPr>
        <w:commentReference w:id="32"/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4F9A328D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commentRangeStart w:id="33"/>
      <w:r w:rsidR="007B3341" w:rsidRPr="00361FEE">
        <w:rPr>
          <w:lang w:val="en-GB"/>
        </w:rPr>
        <w:t>.</w:t>
      </w:r>
      <w:commentRangeEnd w:id="33"/>
      <w:r w:rsidR="00882E95">
        <w:rPr>
          <w:rStyle w:val="Kommentarsreferens"/>
        </w:rPr>
        <w:commentReference w:id="33"/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 xml:space="preserve">growth, feeding and metabolism </w:t>
      </w:r>
      <w:del w:id="34" w:author="Anna Gårdmark" w:date="2021-06-04T18:38:00Z">
        <w:r w:rsidR="001C1409" w:rsidRPr="00361FEE" w:rsidDel="00882E95">
          <w:rPr>
            <w:lang w:val="en-GB"/>
          </w:rPr>
          <w:delText>are</w:delText>
        </w:r>
        <w:r w:rsidR="00364519" w:rsidRPr="00361FEE" w:rsidDel="00882E95">
          <w:rPr>
            <w:lang w:val="en-GB"/>
          </w:rPr>
          <w:delText xml:space="preserve"> </w:delText>
        </w:r>
      </w:del>
      <w:ins w:id="35" w:author="Anna Gårdmark" w:date="2021-06-04T18:39:00Z">
        <w:r w:rsidR="00882E95">
          <w:rPr>
            <w:lang w:val="en-GB"/>
          </w:rPr>
          <w:t>occur</w:t>
        </w:r>
      </w:ins>
      <w:ins w:id="36" w:author="Anna Gårdmark" w:date="2021-06-04T18:38:00Z">
        <w:r w:rsidR="00882E95">
          <w:rPr>
            <w:lang w:val="en-GB"/>
          </w:rPr>
          <w:t xml:space="preserve"> </w:t>
        </w:r>
      </w:ins>
      <w:ins w:id="37" w:author="Anna Gårdmark" w:date="2021-06-04T18:39:00Z">
        <w:r w:rsidR="00882E95">
          <w:rPr>
            <w:lang w:val="en-GB"/>
          </w:rPr>
          <w:t xml:space="preserve">in, and vary among, </w:t>
        </w:r>
      </w:ins>
      <w:r w:rsidR="000D22EC" w:rsidRPr="00361FEE">
        <w:rPr>
          <w:lang w:val="en-GB"/>
        </w:rPr>
        <w:t>individual</w:t>
      </w:r>
      <w:ins w:id="38" w:author="Anna Gårdmark" w:date="2021-06-04T18:39:00Z">
        <w:r w:rsidR="00882E95">
          <w:rPr>
            <w:lang w:val="en-GB"/>
          </w:rPr>
          <w:t>s</w:t>
        </w:r>
      </w:ins>
      <w:del w:id="39" w:author="Anna Gårdmark" w:date="2021-06-04T18:39:00Z">
        <w:r w:rsidR="000D22EC" w:rsidRPr="00361FEE" w:rsidDel="00882E95">
          <w:rPr>
            <w:lang w:val="en-GB"/>
          </w:rPr>
          <w:delText xml:space="preserve">-level </w:delText>
        </w:r>
        <w:r w:rsidR="00364519" w:rsidRPr="00361FEE" w:rsidDel="00882E95">
          <w:rPr>
            <w:lang w:val="en-GB"/>
          </w:rPr>
          <w:delText>process</w:delText>
        </w:r>
        <w:r w:rsidR="00D164BB" w:rsidRPr="00361FEE" w:rsidDel="00882E95">
          <w:rPr>
            <w:lang w:val="en-GB"/>
          </w:rPr>
          <w:delText>es</w:delText>
        </w:r>
        <w:r w:rsidR="009644D7" w:rsidRPr="00361FEE" w:rsidDel="00882E95">
          <w:rPr>
            <w:lang w:val="en-GB"/>
          </w:rPr>
          <w:delText>,</w:delText>
        </w:r>
      </w:del>
      <w:r w:rsidR="009644D7" w:rsidRPr="00361FEE">
        <w:rPr>
          <w:lang w:val="en-GB"/>
        </w:rPr>
        <w:t xml:space="preserve"> </w:t>
      </w:r>
      <w:del w:id="40" w:author="Anna Gårdmark" w:date="2021-06-04T18:39:00Z">
        <w:r w:rsidR="00356E06" w:rsidDel="00882E95">
          <w:rPr>
            <w:lang w:val="en-GB"/>
          </w:rPr>
          <w:delText>which</w:delText>
        </w:r>
        <w:r w:rsidR="00EB49C1" w:rsidRPr="00361FEE" w:rsidDel="00882E95">
          <w:rPr>
            <w:lang w:val="en-GB"/>
          </w:rPr>
          <w:delText xml:space="preserve"> </w:delText>
        </w:r>
      </w:del>
      <w:ins w:id="41" w:author="Anna Gårdmark" w:date="2021-06-04T18:39:00Z">
        <w:r w:rsidR="00882E95">
          <w:rPr>
            <w:lang w:val="en-GB"/>
          </w:rPr>
          <w:t xml:space="preserve">and </w:t>
        </w:r>
      </w:ins>
      <w:r w:rsidR="00916FEC">
        <w:rPr>
          <w:lang w:val="en-GB"/>
        </w:rPr>
        <w:t>are</w:t>
      </w:r>
      <w:r w:rsidR="00361FEE">
        <w:rPr>
          <w:lang w:val="en-GB"/>
        </w:rPr>
        <w:t xml:space="preserve"> </w:t>
      </w:r>
      <w:ins w:id="42" w:author="Anna Gårdmark" w:date="2021-06-04T18:39:00Z">
        <w:r w:rsidR="00882E95">
          <w:rPr>
            <w:lang w:val="en-GB"/>
          </w:rPr>
          <w:t xml:space="preserve">thus </w:t>
        </w:r>
      </w:ins>
      <w:r w:rsidR="00361FEE">
        <w:rPr>
          <w:lang w:val="en-GB"/>
        </w:rPr>
        <w:t xml:space="preserve">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61181667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 xml:space="preserve">data </w:t>
      </w:r>
      <w:r w:rsidR="00475D5B">
        <w:rPr>
          <w:lang w:val="en-GB"/>
        </w:rPr>
        <w:t>from warming experiments that also varied body mas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ins w:id="43" w:author="Anna Gårdmark" w:date="2021-06-04T18:40:00Z">
        <w:r w:rsidR="00391CB3" w:rsidRPr="00391CB3">
          <w:rPr>
            <w:rFonts w:eastAsiaTheme="minorEastAsia"/>
            <w:lang w:val="en-US"/>
            <w:rPrChange w:id="44" w:author="Anna Gårdmark" w:date="2021-06-04T18:41:00Z">
              <w:rPr>
                <w:rFonts w:eastAsiaTheme="minorEastAsia"/>
              </w:rPr>
            </w:rPrChange>
          </w:rPr>
          <w:t>n=3672</w:t>
        </w:r>
      </w:ins>
      <w:ins w:id="45" w:author="Anna Gårdmark" w:date="2021-06-04T18:41:00Z">
        <w:r w:rsidR="00391CB3">
          <w:rPr>
            <w:rFonts w:eastAsiaTheme="minorEastAsia"/>
            <w:lang w:val="en-US"/>
          </w:rPr>
          <w:t xml:space="preserve"> </w:t>
        </w:r>
      </w:ins>
      <w:ins w:id="46" w:author="Anna Gårdmark" w:date="2021-06-04T18:40:00Z">
        <w:r w:rsidR="00391CB3" w:rsidRPr="00391CB3">
          <w:rPr>
            <w:rFonts w:eastAsiaTheme="minorEastAsia"/>
            <w:lang w:val="en-US"/>
            <w:rPrChange w:id="47" w:author="Anna Gårdmark" w:date="2021-06-04T18:41:00Z">
              <w:rPr>
                <w:rFonts w:eastAsiaTheme="minorEastAsia"/>
              </w:rPr>
            </w:rPrChange>
          </w:rPr>
          <w:t>from</w:t>
        </w:r>
      </w:ins>
      <w:ins w:id="48" w:author="Anna Gårdmark" w:date="2021-06-04T18:41:00Z">
        <w:r w:rsidR="00391CB3">
          <w:rPr>
            <w:rFonts w:eastAsiaTheme="minorEastAsia"/>
            <w:lang w:val="en-US"/>
          </w:rPr>
          <w:t xml:space="preserve"> </w:t>
        </w:r>
      </w:ins>
      <w:del w:id="49" w:author="Anna Gårdmark" w:date="2021-06-04T18:40:00Z">
        <w:r w:rsidR="00475D5B" w:rsidDel="00391CB3">
          <w:rPr>
            <w:lang w:val="en-GB"/>
          </w:rPr>
          <w:delText xml:space="preserve">on </w:delText>
        </w:r>
      </w:del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475D5B">
        <w:rPr>
          <w:rFonts w:eastAsiaTheme="minorEastAsia"/>
          <w:lang w:val="en-GB"/>
        </w:rPr>
        <w:t xml:space="preserve"> of fish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</w:t>
      </w:r>
      <w:ins w:id="50" w:author="Anna Gårdmark" w:date="2021-06-04T18:41:00Z">
        <w:r w:rsidR="00391CB3">
          <w:rPr>
            <w:lang w:val="en-GB"/>
          </w:rPr>
          <w:t xml:space="preserve">intra-specific </w:t>
        </w:r>
      </w:ins>
      <w:r w:rsidR="002E093A" w:rsidRPr="00361FEE">
        <w:rPr>
          <w:lang w:val="en-GB"/>
        </w:rPr>
        <w:t xml:space="preserve">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ins w:id="51" w:author="Anna Gårdmark" w:date="2021-06-04T18:41:00Z">
        <w:r w:rsidR="00391CB3">
          <w:rPr>
            <w:lang w:val="en-GB"/>
          </w:rPr>
          <w:t xml:space="preserve">body </w:t>
        </w:r>
      </w:ins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  <w:r w:rsidR="00475D5B">
        <w:rPr>
          <w:lang w:val="en-GB"/>
        </w:rPr>
        <w:t>Finally</w:t>
      </w:r>
      <w:r w:rsidR="000F767D">
        <w:rPr>
          <w:lang w:val="en-GB"/>
        </w:rPr>
        <w:t>,</w:t>
      </w:r>
      <w:r w:rsidR="00475D5B">
        <w:rPr>
          <w:lang w:val="en-GB"/>
        </w:rPr>
        <w:t xml:space="preserve"> we compared these predictions with independent mass-specific data on optimum temperature for body growth</w:t>
      </w:r>
      <w:ins w:id="52" w:author="Anna Gårdmark" w:date="2021-06-04T18:42:00Z">
        <w:r w:rsidR="00391CB3">
          <w:rPr>
            <w:lang w:val="en-GB"/>
          </w:rPr>
          <w:t xml:space="preserve"> from controlled experiments</w:t>
        </w:r>
      </w:ins>
      <w:r w:rsidR="00475D5B">
        <w:rPr>
          <w:lang w:val="en-GB"/>
        </w:rPr>
        <w:t>.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5C2899A2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 xml:space="preserve">metabolic rates increase faster with body mass </w:t>
      </w:r>
      <w:ins w:id="53" w:author="Anna Gårdmark" w:date="2021-06-04T18:43:00Z">
        <w:r w:rsidR="00391CB3">
          <w:rPr>
            <w:lang w:val="en-GB"/>
          </w:rPr>
          <w:t xml:space="preserve">within species </w:t>
        </w:r>
      </w:ins>
      <w:r w:rsidR="007C1992" w:rsidRPr="00361FEE">
        <w:rPr>
          <w:lang w:val="en-GB"/>
        </w:rPr>
        <w:t>than feeding rates</w:t>
      </w:r>
      <w:del w:id="54" w:author="Anna Gårdmark" w:date="2021-06-04T18:43:00Z">
        <w:r w:rsidR="00C76C9D" w:rsidRPr="00361FEE" w:rsidDel="00391CB3">
          <w:rPr>
            <w:lang w:val="en-GB"/>
          </w:rPr>
          <w:delText xml:space="preserve"> within species</w:delText>
        </w:r>
      </w:del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</w:t>
      </w:r>
      <w:del w:id="55" w:author="Anna Gårdmark" w:date="2021-06-04T18:43:00Z">
        <w:r w:rsidR="00094C80" w:rsidRPr="00361FEE" w:rsidDel="00391CB3">
          <w:rPr>
            <w:lang w:val="en-GB"/>
          </w:rPr>
          <w:delText xml:space="preserve">are </w:delText>
        </w:r>
      </w:del>
      <w:ins w:id="56" w:author="Anna Gårdmark" w:date="2021-06-04T18:43:00Z">
        <w:r w:rsidR="00391CB3">
          <w:rPr>
            <w:lang w:val="en-GB"/>
          </w:rPr>
          <w:t>are</w:t>
        </w:r>
        <w:r w:rsidR="00391CB3" w:rsidRPr="00361FEE">
          <w:rPr>
            <w:lang w:val="en-GB"/>
          </w:rPr>
          <w:t xml:space="preserve"> </w:t>
        </w:r>
      </w:ins>
      <w:r w:rsidR="005D4604" w:rsidRPr="00361FEE">
        <w:rPr>
          <w:lang w:val="en-GB"/>
        </w:rPr>
        <w:t>unimodal</w:t>
      </w:r>
      <w:del w:id="57" w:author="Anna Gårdmark" w:date="2021-06-04T18:43:00Z">
        <w:r w:rsidR="00094C80" w:rsidRPr="00361FEE" w:rsidDel="00391CB3">
          <w:rPr>
            <w:lang w:val="en-GB"/>
          </w:rPr>
          <w:delText>ly</w:delText>
        </w:r>
      </w:del>
      <w:r w:rsidR="00094C80" w:rsidRPr="00361FEE">
        <w:rPr>
          <w:lang w:val="en-GB"/>
        </w:rPr>
        <w:t xml:space="preserve"> </w:t>
      </w:r>
      <w:del w:id="58" w:author="Anna Gårdmark" w:date="2021-06-04T18:43:00Z">
        <w:r w:rsidR="00AC2E20" w:rsidRPr="00361FEE" w:rsidDel="00391CB3">
          <w:rPr>
            <w:lang w:val="en-GB"/>
          </w:rPr>
          <w:delText>related</w:delText>
        </w:r>
      </w:del>
      <w:ins w:id="59" w:author="Anna Gårdmark" w:date="2021-06-04T18:43:00Z">
        <w:r w:rsidR="00391CB3">
          <w:rPr>
            <w:lang w:val="en-GB"/>
          </w:rPr>
          <w:t>function</w:t>
        </w:r>
      </w:ins>
      <w:ins w:id="60" w:author="Anna Gårdmark" w:date="2021-06-04T18:44:00Z">
        <w:r w:rsidR="00391CB3">
          <w:rPr>
            <w:lang w:val="en-GB"/>
          </w:rPr>
          <w:t>s</w:t>
        </w:r>
      </w:ins>
      <w:ins w:id="61" w:author="Anna Gårdmark" w:date="2021-06-04T18:43:00Z">
        <w:r w:rsidR="00391CB3">
          <w:rPr>
            <w:lang w:val="en-GB"/>
          </w:rPr>
          <w:t xml:space="preserve"> of</w:t>
        </w:r>
      </w:ins>
      <w:del w:id="62" w:author="Anna Gårdmark" w:date="2021-06-04T18:43:00Z">
        <w:r w:rsidR="00AC2E20" w:rsidRPr="00361FEE" w:rsidDel="00391CB3">
          <w:rPr>
            <w:lang w:val="en-GB"/>
          </w:rPr>
          <w:delText xml:space="preserve"> to</w:delText>
        </w:r>
      </w:del>
      <w:r w:rsidR="00AC2E20" w:rsidRPr="00361FEE">
        <w:rPr>
          <w:lang w:val="en-GB"/>
        </w:rPr>
        <w:t xml:space="preserve">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</w:t>
      </w:r>
      <w:ins w:id="63" w:author="Anna Gårdmark" w:date="2021-06-04T18:44:00Z">
        <w:r w:rsidR="00391CB3">
          <w:rPr>
            <w:lang w:val="en-GB"/>
          </w:rPr>
          <w:t xml:space="preserve">body </w:t>
        </w:r>
      </w:ins>
      <w:r w:rsidR="00D62120" w:rsidRPr="00361FEE">
        <w:rPr>
          <w:lang w:val="en-GB"/>
        </w:rPr>
        <w:t xml:space="preserve">growth </w:t>
      </w:r>
      <w:r w:rsidR="00C6692F" w:rsidRPr="00361FEE">
        <w:rPr>
          <w:lang w:val="en-GB"/>
        </w:rPr>
        <w:t>declines with body mass within</w:t>
      </w:r>
      <w:ins w:id="64" w:author="Max Lindmark" w:date="2021-05-31T17:39:00Z">
        <w:r w:rsidR="000B747E">
          <w:rPr>
            <w:lang w:val="en-GB"/>
          </w:rPr>
          <w:t xml:space="preserve"> </w:t>
        </w:r>
      </w:ins>
      <w:r w:rsidR="00C6692F" w:rsidRPr="00361FEE">
        <w:rPr>
          <w:lang w:val="en-GB"/>
        </w:rPr>
        <w:t>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</w:t>
      </w:r>
      <w:ins w:id="65" w:author="Anna Gårdmark" w:date="2021-06-04T18:44:00Z">
        <w:r w:rsidR="00391CB3">
          <w:rPr>
            <w:lang w:val="en-GB"/>
          </w:rPr>
          <w:t xml:space="preserve"> from temperature experiments,</w:t>
        </w:r>
      </w:ins>
      <w:r w:rsidR="008B1A07" w:rsidRPr="00361FEE">
        <w:rPr>
          <w:lang w:val="en-GB"/>
        </w:rPr>
        <w:t xml:space="preserve"> using the same </w:t>
      </w:r>
      <w:ins w:id="66" w:author="Anna Gårdmark" w:date="2021-06-04T18:44:00Z">
        <w:r w:rsidR="00391CB3">
          <w:rPr>
            <w:lang w:val="en-GB"/>
          </w:rPr>
          <w:t xml:space="preserve">data systematic literature review </w:t>
        </w:r>
      </w:ins>
      <w:r w:rsidR="008B1A07" w:rsidRPr="00361FEE">
        <w:rPr>
          <w:lang w:val="en-GB"/>
        </w:rPr>
        <w:t>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00AF205B" w:rsidR="002B6843" w:rsidRPr="00361FEE" w:rsidRDefault="00FA7A2E" w:rsidP="00CE31EE">
      <w:pPr>
        <w:contextualSpacing/>
        <w:jc w:val="both"/>
        <w:rPr>
          <w:lang w:val="en-GB"/>
        </w:rPr>
      </w:pPr>
      <w:r>
        <w:rPr>
          <w:lang w:val="en-GB"/>
        </w:rPr>
        <w:t>This</w:t>
      </w:r>
      <w:r w:rsidR="003158B4" w:rsidRPr="00361FEE">
        <w:rPr>
          <w:rFonts w:cstheme="minorHAnsi"/>
          <w:lang w:val="en-GB"/>
        </w:rPr>
        <w:t xml:space="preserve">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</w:t>
      </w:r>
      <w:r>
        <w:rPr>
          <w:rFonts w:cstheme="minorHAnsi"/>
          <w:lang w:val="en-GB"/>
        </w:rPr>
        <w:t>are likely to</w:t>
      </w:r>
      <w:r w:rsidRPr="00361FEE">
        <w:rPr>
          <w:rFonts w:cstheme="minorHAnsi"/>
          <w:lang w:val="en-GB"/>
        </w:rPr>
        <w:t xml:space="preserve"> </w:t>
      </w:r>
      <w:r w:rsidR="0020330C" w:rsidRPr="00361FEE">
        <w:rPr>
          <w:rFonts w:cstheme="minorHAnsi"/>
          <w:lang w:val="en-GB"/>
        </w:rPr>
        <w:t xml:space="preserve">be of </w:t>
      </w:r>
      <w:r w:rsidR="00880637" w:rsidRPr="00361FEE">
        <w:rPr>
          <w:rFonts w:cstheme="minorHAnsi"/>
          <w:lang w:val="en-GB"/>
        </w:rPr>
        <w:t>interest to a broad readership</w:t>
      </w:r>
      <w:r>
        <w:rPr>
          <w:rFonts w:cstheme="minorHAnsi"/>
          <w:lang w:val="en-GB"/>
        </w:rPr>
        <w:t>, as these underlie how</w:t>
      </w:r>
      <w:r w:rsidR="000F767D">
        <w:rPr>
          <w:rFonts w:cstheme="minorHAnsi"/>
          <w:lang w:val="en-GB"/>
        </w:rPr>
        <w:t xml:space="preserve"> ectotherm</w:t>
      </w:r>
      <w:ins w:id="67" w:author="Jan Ohlberger" w:date="2021-06-01T10:32:00Z">
        <w:r w:rsidR="00D1030B">
          <w:rPr>
            <w:rFonts w:cstheme="minorHAnsi"/>
            <w:lang w:val="en-GB"/>
          </w:rPr>
          <w:t>ic</w:t>
        </w:r>
      </w:ins>
      <w:r>
        <w:rPr>
          <w:rFonts w:cstheme="minorHAnsi"/>
          <w:lang w:val="en-GB"/>
        </w:rPr>
        <w:t xml:space="preserve"> organisms, </w:t>
      </w:r>
      <w:commentRangeStart w:id="68"/>
      <w:r>
        <w:rPr>
          <w:rFonts w:cstheme="minorHAnsi"/>
          <w:lang w:val="en-GB"/>
        </w:rPr>
        <w:t xml:space="preserve">biomass production </w:t>
      </w:r>
      <w:commentRangeEnd w:id="68"/>
      <w:r w:rsidR="002F29AC">
        <w:rPr>
          <w:rStyle w:val="Kommentarsreferens"/>
        </w:rPr>
        <w:commentReference w:id="68"/>
      </w:r>
      <w:r>
        <w:rPr>
          <w:rFonts w:cstheme="minorHAnsi"/>
          <w:lang w:val="en-GB"/>
        </w:rPr>
        <w:t>and species interactions change with global warming</w:t>
      </w:r>
      <w:r w:rsidR="001B0084" w:rsidRPr="00361FEE">
        <w:rPr>
          <w:lang w:val="en-GB"/>
        </w:rPr>
        <w:t xml:space="preserve">. </w:t>
      </w:r>
      <w:commentRangeStart w:id="69"/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commentRangeEnd w:id="69"/>
      <w:r w:rsidR="00391CB3">
        <w:rPr>
          <w:rStyle w:val="Kommentarsreferens"/>
        </w:rPr>
        <w:commentReference w:id="69"/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bookmarkStart w:id="70" w:name="_GoBack"/>
      <w:commentRangeStart w:id="71"/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>
        <w:rPr>
          <w:lang w:val="en-GB"/>
        </w:rPr>
        <w:t xml:space="preserve"> and hence, </w:t>
      </w:r>
      <w:del w:id="72" w:author="Max Lindmark" w:date="2021-05-31T17:39:00Z">
        <w:r w:rsidDel="001F748A">
          <w:rPr>
            <w:lang w:val="en-GB"/>
          </w:rPr>
          <w:delText xml:space="preserve">e.g. </w:delText>
        </w:r>
      </w:del>
      <w:r>
        <w:rPr>
          <w:lang w:val="en-GB"/>
        </w:rPr>
        <w:t xml:space="preserve">food production from </w:t>
      </w:r>
      <w:del w:id="73" w:author="Max Lindmark" w:date="2021-05-31T17:40:00Z">
        <w:r w:rsidDel="002C647D">
          <w:rPr>
            <w:lang w:val="en-GB"/>
          </w:rPr>
          <w:delText xml:space="preserve">wild </w:delText>
        </w:r>
      </w:del>
      <w:r>
        <w:rPr>
          <w:lang w:val="en-GB"/>
        </w:rPr>
        <w:t>fish</w:t>
      </w:r>
      <w:ins w:id="74" w:author="Max Lindmark" w:date="2021-05-31T17:40:00Z">
        <w:r w:rsidR="008B4E29">
          <w:rPr>
            <w:lang w:val="en-GB"/>
          </w:rPr>
          <w:t xml:space="preserve"> and other aquatic ectotherm</w:t>
        </w:r>
      </w:ins>
      <w:ins w:id="75" w:author="Jan Ohlberger" w:date="2021-06-01T10:33:00Z">
        <w:r w:rsidR="00D1030B">
          <w:rPr>
            <w:lang w:val="en-GB"/>
          </w:rPr>
          <w:t>s</w:t>
        </w:r>
      </w:ins>
      <w:r>
        <w:rPr>
          <w:lang w:val="en-GB"/>
        </w:rPr>
        <w:t>, and how these change in the warming climate</w:t>
      </w:r>
      <w:r w:rsidR="00106D3C" w:rsidRPr="00361FEE">
        <w:rPr>
          <w:lang w:val="en-GB"/>
        </w:rPr>
        <w:t xml:space="preserve">. </w:t>
      </w:r>
      <w:bookmarkEnd w:id="70"/>
      <w:commentRangeEnd w:id="71"/>
      <w:r w:rsidR="00391CB3">
        <w:rPr>
          <w:rStyle w:val="Kommentarsreferens"/>
        </w:rPr>
        <w:commentReference w:id="71"/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Litteraturfrteckning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Litteraturfrteckning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Litteraturfrteckning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47F873EF" w:rsidR="009A757E" w:rsidRPr="009A757E" w:rsidRDefault="00A23875" w:rsidP="00471BCA">
      <w:pPr>
        <w:pStyle w:val="Litteraturfrteckning"/>
        <w:ind w:left="386" w:hanging="386"/>
        <w:contextualSpacing/>
        <w:rPr>
          <w:rFonts w:eastAsiaTheme="minorEastAsia" w:cstheme="minorHAnsi"/>
          <w:noProof/>
          <w:lang w:val="en-GB"/>
        </w:rPr>
      </w:pPr>
      <w:r>
        <w:fldChar w:fldCharType="begin"/>
      </w:r>
      <w:r w:rsidRPr="00882E95">
        <w:rPr>
          <w:lang w:val="en-US"/>
          <w:rPrChange w:id="76" w:author="Anna Gårdmark" w:date="2021-06-04T18:09:00Z">
            <w:rPr/>
          </w:rPrChange>
        </w:rPr>
        <w:instrText xml:space="preserve"> HYPERLINK "mailto:max.lindmark@slu.se" </w:instrText>
      </w:r>
      <w:r>
        <w:fldChar w:fldCharType="separate"/>
      </w:r>
      <w:r w:rsidR="00341403" w:rsidRPr="00341403">
        <w:rPr>
          <w:rStyle w:val="Hyperlnk"/>
          <w:rFonts w:eastAsiaTheme="minorEastAsia" w:cstheme="minorHAnsi"/>
          <w:noProof/>
          <w:lang w:val="en-GB"/>
        </w:rPr>
        <w:t>max.lindmark@slu.se</w:t>
      </w:r>
      <w:r>
        <w:rPr>
          <w:rStyle w:val="Hyperlnk"/>
          <w:rFonts w:eastAsiaTheme="minorEastAsia" w:cstheme="minorHAnsi"/>
          <w:noProof/>
          <w:lang w:val="en-GB"/>
        </w:rPr>
        <w:fldChar w:fldCharType="end"/>
      </w:r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4"/>
      <w:headerReference w:type="first" r:id="rId15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31" w:author="Jan Ohlberger" w:date="2021-06-01T10:25:00Z" w:initials="Ca">
    <w:p w14:paraId="4DAC81E7" w14:textId="0C8EAB58" w:rsidR="00B44B07" w:rsidRPr="00882E95" w:rsidRDefault="00B44B07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="00D1030B" w:rsidRPr="00882E95">
        <w:rPr>
          <w:lang w:val="en-US"/>
        </w:rPr>
        <w:t xml:space="preserve">If we go with Fish and Fisheries, I think we </w:t>
      </w:r>
      <w:r w:rsidR="00A411E3" w:rsidRPr="00882E95">
        <w:rPr>
          <w:lang w:val="en-US"/>
        </w:rPr>
        <w:t>could</w:t>
      </w:r>
      <w:r w:rsidR="00D1030B" w:rsidRPr="00882E95">
        <w:rPr>
          <w:lang w:val="en-US"/>
        </w:rPr>
        <w:t xml:space="preserve"> tailor the cover letter to that journal. </w:t>
      </w:r>
      <w:r w:rsidR="005B30FA" w:rsidRPr="00882E95">
        <w:rPr>
          <w:lang w:val="en-US"/>
        </w:rPr>
        <w:t xml:space="preserve">Maybe add </w:t>
      </w:r>
      <w:r w:rsidR="007570F8" w:rsidRPr="00882E95">
        <w:rPr>
          <w:lang w:val="en-US"/>
        </w:rPr>
        <w:t>Pauly and</w:t>
      </w:r>
      <w:r w:rsidR="005B30FA" w:rsidRPr="00882E95">
        <w:rPr>
          <w:lang w:val="en-US"/>
        </w:rPr>
        <w:t xml:space="preserve"> Cheung </w:t>
      </w:r>
      <w:r w:rsidR="007570F8" w:rsidRPr="00882E95">
        <w:rPr>
          <w:lang w:val="en-US"/>
        </w:rPr>
        <w:t>papers</w:t>
      </w:r>
      <w:r w:rsidR="005B30FA" w:rsidRPr="00882E95">
        <w:rPr>
          <w:lang w:val="en-US"/>
        </w:rPr>
        <w:t xml:space="preserve"> to show that assumptions about scaling relationships are crucial also for predictions about </w:t>
      </w:r>
      <w:r w:rsidR="007570F8" w:rsidRPr="00882E95">
        <w:rPr>
          <w:lang w:val="en-US"/>
        </w:rPr>
        <w:t>body size declines and inferred fishery impact or catch potential</w:t>
      </w:r>
      <w:r w:rsidR="00C267A4" w:rsidRPr="00882E95">
        <w:rPr>
          <w:lang w:val="en-US"/>
        </w:rPr>
        <w:t>? Just ideas – I’m not sure how to do this best</w:t>
      </w:r>
      <w:r w:rsidR="00A411E3" w:rsidRPr="00882E95">
        <w:rPr>
          <w:lang w:val="en-US"/>
        </w:rPr>
        <w:t>, and if you think it is best as is, that’s also fine with me.</w:t>
      </w:r>
    </w:p>
  </w:comment>
  <w:comment w:id="32" w:author="Anna Gårdmark" w:date="2021-06-04T18:30:00Z" w:initials="AG">
    <w:p w14:paraId="324E417D" w14:textId="1BE8387E" w:rsidR="00882E95" w:rsidRPr="00882E95" w:rsidRDefault="00882E95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Pr="00882E95">
        <w:rPr>
          <w:lang w:val="en-US"/>
        </w:rPr>
        <w:t>good suggestion Jan!</w:t>
      </w:r>
    </w:p>
  </w:comment>
  <w:comment w:id="33" w:author="Anna Gårdmark" w:date="2021-06-04T18:37:00Z" w:initials="AG">
    <w:p w14:paraId="5AEED5E3" w14:textId="33218410" w:rsidR="00882E95" w:rsidRPr="00882E95" w:rsidRDefault="00882E95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Pr="00882E95">
        <w:rPr>
          <w:rStyle w:val="Kommentarsreferens"/>
          <w:lang w:val="en-US"/>
        </w:rPr>
        <w:t>perhaps add ”</w:t>
      </w:r>
      <w:r>
        <w:rPr>
          <w:rStyle w:val="Kommentarsreferens"/>
          <w:lang w:val="en-US"/>
        </w:rPr>
        <w:t>and thus fisheries yields” if you’re going for FAF?</w:t>
      </w:r>
    </w:p>
  </w:comment>
  <w:comment w:id="68" w:author="Jan Ohlberger" w:date="2021-06-01T10:33:00Z" w:initials="Ca">
    <w:p w14:paraId="6C142452" w14:textId="4E8B6129" w:rsidR="002F29AC" w:rsidRPr="00882E95" w:rsidRDefault="002F29AC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="009C30FC" w:rsidRPr="00882E95">
        <w:rPr>
          <w:lang w:val="en-US"/>
        </w:rPr>
        <w:t>e.g., f</w:t>
      </w:r>
      <w:r w:rsidRPr="00882E95">
        <w:rPr>
          <w:lang w:val="en-US"/>
        </w:rPr>
        <w:t xml:space="preserve">or FF </w:t>
      </w:r>
      <w:r w:rsidR="009C30FC" w:rsidRPr="00882E95">
        <w:rPr>
          <w:lang w:val="en-US"/>
        </w:rPr>
        <w:t>we could</w:t>
      </w:r>
      <w:r w:rsidRPr="00882E95">
        <w:rPr>
          <w:lang w:val="en-US"/>
        </w:rPr>
        <w:t xml:space="preserve"> pull this out into a new sentence </w:t>
      </w:r>
      <w:r w:rsidR="005B30FA" w:rsidRPr="00882E95">
        <w:rPr>
          <w:lang w:val="en-US"/>
        </w:rPr>
        <w:t xml:space="preserve">to also emphasize that this would affect expected </w:t>
      </w:r>
      <w:r w:rsidRPr="00882E95">
        <w:rPr>
          <w:lang w:val="en-US"/>
        </w:rPr>
        <w:t>fisher</w:t>
      </w:r>
      <w:r w:rsidR="005B30FA" w:rsidRPr="00882E95">
        <w:rPr>
          <w:lang w:val="en-US"/>
        </w:rPr>
        <w:t xml:space="preserve">y </w:t>
      </w:r>
      <w:r w:rsidRPr="00882E95">
        <w:rPr>
          <w:lang w:val="en-US"/>
        </w:rPr>
        <w:t>yield</w:t>
      </w:r>
    </w:p>
  </w:comment>
  <w:comment w:id="69" w:author="Anna Gårdmark" w:date="2021-06-04T18:45:00Z" w:initials="AG">
    <w:p w14:paraId="1C9AC906" w14:textId="6B2C0F74" w:rsidR="00391CB3" w:rsidRPr="00391CB3" w:rsidRDefault="00391CB3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Pr="00391CB3">
        <w:rPr>
          <w:rStyle w:val="Kommentarsreferens"/>
          <w:lang w:val="en-US"/>
        </w:rPr>
        <w:t>these are very ELE-like; S</w:t>
      </w:r>
      <w:r>
        <w:rPr>
          <w:rStyle w:val="Kommentarsreferens"/>
          <w:lang w:val="en-US"/>
        </w:rPr>
        <w:t>uggest you make it more FAF-like, if that is your target journal, by making it more specific to fish and fisheries yields and warming effects on e.g. catch potentials</w:t>
      </w:r>
    </w:p>
  </w:comment>
  <w:comment w:id="71" w:author="Anna Gårdmark" w:date="2021-06-04T18:47:00Z" w:initials="AG">
    <w:p w14:paraId="1459C563" w14:textId="20EB7DBA" w:rsidR="00391CB3" w:rsidRPr="00391CB3" w:rsidRDefault="00391CB3">
      <w:pPr>
        <w:pStyle w:val="Kommentarer"/>
        <w:rPr>
          <w:lang w:val="en-US"/>
        </w:rPr>
      </w:pPr>
      <w:r>
        <w:rPr>
          <w:rStyle w:val="Kommentarsreferens"/>
        </w:rPr>
        <w:annotationRef/>
      </w:r>
      <w:r w:rsidRPr="00391CB3">
        <w:rPr>
          <w:rStyle w:val="Kommentarsreferens"/>
          <w:lang w:val="en-US"/>
        </w:rPr>
        <w:t>here you would need fisheries implications as well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DAC81E7" w15:done="0"/>
  <w15:commentEx w15:paraId="324E417D" w15:paraIdParent="4DAC81E7" w15:done="0"/>
  <w15:commentEx w15:paraId="5AEED5E3" w15:done="0"/>
  <w15:commentEx w15:paraId="6C142452" w15:done="0"/>
  <w15:commentEx w15:paraId="1C9AC906" w15:done="0"/>
  <w15:commentEx w15:paraId="1459C56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DAC81E7" w16cid:durableId="246089A3"/>
  <w16cid:commentId w16cid:paraId="6C142452" w16cid:durableId="24608B6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D440C4" w14:textId="77777777" w:rsidR="00A23875" w:rsidRDefault="00A23875" w:rsidP="00B65B3A">
      <w:r>
        <w:separator/>
      </w:r>
    </w:p>
    <w:p w14:paraId="4AC57419" w14:textId="77777777" w:rsidR="00A23875" w:rsidRDefault="00A23875"/>
  </w:endnote>
  <w:endnote w:type="continuationSeparator" w:id="0">
    <w:p w14:paraId="6D4B68B9" w14:textId="77777777" w:rsidR="00A23875" w:rsidRDefault="00A23875" w:rsidP="00B65B3A">
      <w:r>
        <w:continuationSeparator/>
      </w:r>
    </w:p>
    <w:p w14:paraId="00FD8370" w14:textId="77777777" w:rsidR="00A23875" w:rsidRDefault="00A2387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38379F8" w14:textId="77777777" w:rsidR="00A23875" w:rsidRDefault="00A23875" w:rsidP="00B65B3A">
      <w:r>
        <w:separator/>
      </w:r>
    </w:p>
  </w:footnote>
  <w:footnote w:type="continuationSeparator" w:id="0">
    <w:p w14:paraId="1D12D769" w14:textId="77777777" w:rsidR="00A23875" w:rsidRDefault="00A23875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7FCF26" w14:textId="77777777" w:rsidR="000D36F3" w:rsidRDefault="000D36F3" w:rsidP="00B65B3A">
    <w:pPr>
      <w:pStyle w:val="Sidhuvud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Numreradlist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Punktlist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na Gårdmark">
    <w15:presenceInfo w15:providerId="AD" w15:userId="S-1-5-21-1060284298-1343024091-682003330-100775"/>
  </w15:person>
  <w15:person w15:author="Jan Ohlberger">
    <w15:presenceInfo w15:providerId="None" w15:userId="Jan Ohlber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34010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47E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67D"/>
    <w:rsid w:val="000F7D91"/>
    <w:rsid w:val="001000A0"/>
    <w:rsid w:val="00100F7A"/>
    <w:rsid w:val="001032AA"/>
    <w:rsid w:val="00106D3C"/>
    <w:rsid w:val="00107053"/>
    <w:rsid w:val="00114FF7"/>
    <w:rsid w:val="001159B1"/>
    <w:rsid w:val="001176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0A96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1F748A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424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C647D"/>
    <w:rsid w:val="002D26E4"/>
    <w:rsid w:val="002D2D52"/>
    <w:rsid w:val="002D78FD"/>
    <w:rsid w:val="002D7F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9AC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1403"/>
    <w:rsid w:val="00346952"/>
    <w:rsid w:val="003517CF"/>
    <w:rsid w:val="00351803"/>
    <w:rsid w:val="00352C43"/>
    <w:rsid w:val="00356E06"/>
    <w:rsid w:val="00356F8A"/>
    <w:rsid w:val="0036028D"/>
    <w:rsid w:val="00361771"/>
    <w:rsid w:val="00361FEE"/>
    <w:rsid w:val="0036221B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3F2B"/>
    <w:rsid w:val="00384C8B"/>
    <w:rsid w:val="0038662C"/>
    <w:rsid w:val="00391CB3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1A6D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454DE"/>
    <w:rsid w:val="00446808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75D5B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0B5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30FA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570F8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3471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0B93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2E95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B4E29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3FC6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30FC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17277"/>
    <w:rsid w:val="00A209FA"/>
    <w:rsid w:val="00A20C10"/>
    <w:rsid w:val="00A22A18"/>
    <w:rsid w:val="00A23875"/>
    <w:rsid w:val="00A25391"/>
    <w:rsid w:val="00A26DDE"/>
    <w:rsid w:val="00A30270"/>
    <w:rsid w:val="00A31057"/>
    <w:rsid w:val="00A33895"/>
    <w:rsid w:val="00A3565C"/>
    <w:rsid w:val="00A40286"/>
    <w:rsid w:val="00A404AB"/>
    <w:rsid w:val="00A411E3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1CE3"/>
    <w:rsid w:val="00B437EA"/>
    <w:rsid w:val="00B44B07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6659"/>
    <w:rsid w:val="00BB71A3"/>
    <w:rsid w:val="00BC219B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7A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67DEF"/>
    <w:rsid w:val="00C759EE"/>
    <w:rsid w:val="00C76C9D"/>
    <w:rsid w:val="00C77D7B"/>
    <w:rsid w:val="00C80142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030B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51A3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790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E7BC1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4C6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2B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27CA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04A"/>
    <w:rsid w:val="00F5326C"/>
    <w:rsid w:val="00F55ABD"/>
    <w:rsid w:val="00F55AD5"/>
    <w:rsid w:val="00F616DB"/>
    <w:rsid w:val="00F63883"/>
    <w:rsid w:val="00F66C44"/>
    <w:rsid w:val="00F67E7B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A7A2E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2E95"/>
    <w:pPr>
      <w:spacing w:after="160" w:line="259" w:lineRule="auto"/>
    </w:pPr>
    <w:rPr>
      <w:rFonts w:asciiTheme="minorHAnsi" w:hAnsiTheme="minorHAnsi"/>
    </w:rPr>
  </w:style>
  <w:style w:type="paragraph" w:styleId="Rubrik1">
    <w:name w:val="heading 1"/>
    <w:basedOn w:val="Normal"/>
    <w:next w:val="Normal"/>
    <w:link w:val="Rubrik1Char"/>
    <w:autoRedefine/>
    <w:uiPriority w:val="9"/>
    <w:qFormat/>
    <w:rsid w:val="00B44B07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Rubrik2">
    <w:name w:val="heading 2"/>
    <w:basedOn w:val="Normal"/>
    <w:next w:val="Normal"/>
    <w:link w:val="Rubrik2Char"/>
    <w:autoRedefine/>
    <w:uiPriority w:val="9"/>
    <w:unhideWhenUsed/>
    <w:qFormat/>
    <w:rsid w:val="00B44B07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Rubrik3">
    <w:name w:val="heading 3"/>
    <w:basedOn w:val="Normal"/>
    <w:next w:val="Normal"/>
    <w:link w:val="Rubrik3Char"/>
    <w:autoRedefine/>
    <w:uiPriority w:val="9"/>
    <w:unhideWhenUsed/>
    <w:qFormat/>
    <w:rsid w:val="00B44B07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Rubrik4">
    <w:name w:val="heading 4"/>
    <w:basedOn w:val="Normal"/>
    <w:next w:val="Normal"/>
    <w:link w:val="Rubrik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Standardstycketeckensnitt">
    <w:name w:val="Default Paragraph Font"/>
    <w:uiPriority w:val="1"/>
    <w:semiHidden/>
    <w:unhideWhenUsed/>
    <w:rsid w:val="00882E95"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  <w:rsid w:val="00882E95"/>
  </w:style>
  <w:style w:type="character" w:customStyle="1" w:styleId="Rubrik1Char">
    <w:name w:val="Rubrik 1 Char"/>
    <w:basedOn w:val="Standardstycketeckensnitt"/>
    <w:link w:val="Rubrik1"/>
    <w:uiPriority w:val="9"/>
    <w:rsid w:val="00B44B07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Rubrik2Char">
    <w:name w:val="Rubrik 2 Char"/>
    <w:basedOn w:val="Standardstycketeckensnitt"/>
    <w:link w:val="Rubrik2"/>
    <w:uiPriority w:val="9"/>
    <w:rsid w:val="00B44B07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Rubrik3Char">
    <w:name w:val="Rubrik 3 Char"/>
    <w:basedOn w:val="Standardstycketeckensnitt"/>
    <w:link w:val="Rubrik3"/>
    <w:uiPriority w:val="9"/>
    <w:rsid w:val="00B44B07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Rubrik">
    <w:name w:val="Title"/>
    <w:aliases w:val="Titel/Dokumentnamn"/>
    <w:basedOn w:val="Normal"/>
    <w:next w:val="Normal"/>
    <w:link w:val="Rubrik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RubrikChar">
    <w:name w:val="Rubrik Char"/>
    <w:aliases w:val="Titel/Dokumentnamn Char"/>
    <w:basedOn w:val="Standardstycketeckensnitt"/>
    <w:link w:val="Rubrik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Sidhuvud">
    <w:name w:val="header"/>
    <w:basedOn w:val="Normal"/>
    <w:link w:val="Sidhuvud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SidhuvudChar">
    <w:name w:val="Sidhuvud Char"/>
    <w:basedOn w:val="Standardstycketeckensnitt"/>
    <w:link w:val="Sidhuvud"/>
    <w:uiPriority w:val="99"/>
    <w:semiHidden/>
    <w:rsid w:val="006A5509"/>
    <w:rPr>
      <w:rFonts w:asciiTheme="majorHAnsi" w:hAnsiTheme="majorHAnsi"/>
      <w:sz w:val="14"/>
    </w:rPr>
  </w:style>
  <w:style w:type="paragraph" w:styleId="Sidfot">
    <w:name w:val="footer"/>
    <w:basedOn w:val="Sidhuvud"/>
    <w:link w:val="Sidfot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SidfotChar">
    <w:name w:val="Sidfot Char"/>
    <w:basedOn w:val="Standardstycketeckensnitt"/>
    <w:link w:val="Sidfot"/>
    <w:uiPriority w:val="99"/>
    <w:rsid w:val="006A5509"/>
    <w:rPr>
      <w:rFonts w:asciiTheme="majorHAnsi" w:hAnsiTheme="majorHAnsi"/>
      <w:sz w:val="14"/>
      <w:lang w:val="en-GB"/>
    </w:rPr>
  </w:style>
  <w:style w:type="character" w:styleId="Platshllartext">
    <w:name w:val="Placeholder Text"/>
    <w:basedOn w:val="Standardstycketeckensnitt"/>
    <w:uiPriority w:val="99"/>
    <w:semiHidden/>
    <w:rsid w:val="006A5509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ellrutnt">
    <w:name w:val="Table Grid"/>
    <w:basedOn w:val="Normaltabel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Sidhuvud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nk">
    <w:name w:val="Hyperlink"/>
    <w:basedOn w:val="Standardstycketeckensnitt"/>
    <w:uiPriority w:val="99"/>
    <w:semiHidden/>
    <w:qFormat/>
    <w:rsid w:val="006A5509"/>
    <w:rPr>
      <w:color w:val="0000FF"/>
      <w:u w:val="single"/>
    </w:rPr>
  </w:style>
  <w:style w:type="paragraph" w:styleId="Innehllsfrteckningsrubrik">
    <w:name w:val="TOC Heading"/>
    <w:basedOn w:val="Rubrik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Citat">
    <w:name w:val="Quote"/>
    <w:basedOn w:val="Normal"/>
    <w:link w:val="Citat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CitatChar">
    <w:name w:val="Citat Char"/>
    <w:basedOn w:val="Standardstycketeckensnitt"/>
    <w:link w:val="Citat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Innehll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Innehll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Innehll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Betoning">
    <w:name w:val="Emphasis"/>
    <w:basedOn w:val="Standardstycketeckensnitt"/>
    <w:uiPriority w:val="1"/>
    <w:rsid w:val="006A5509"/>
    <w:rPr>
      <w:i/>
      <w:iCs/>
    </w:rPr>
  </w:style>
  <w:style w:type="paragraph" w:styleId="Innehll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Innehll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Innehll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Innehll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Innehll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Innehll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Normaltabel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jusskuggn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jusskuggning-dekorfrg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jusskuggning-dekorfrg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jusskuggning-dekorfrg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jusskuggning-dekorfrg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jusskuggning-dekorfrg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jusskuggning-dekorfrg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juslista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juslista-dekorfrg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juslista-dekorfrg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juslista-dekorfrg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juslista-dekorfrg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juslista-dekorfrg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juslista-dekorfrg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ark">
    <w:name w:val="Strong"/>
    <w:basedOn w:val="Standardstycketeckensnitt"/>
    <w:uiPriority w:val="1"/>
    <w:rsid w:val="006A5509"/>
    <w:rPr>
      <w:b/>
      <w:bCs/>
    </w:rPr>
  </w:style>
  <w:style w:type="table" w:customStyle="1" w:styleId="Sidfottabell">
    <w:name w:val="Sidfot tabell"/>
    <w:basedOn w:val="Normaltabel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tnotstext">
    <w:name w:val="footnote text"/>
    <w:basedOn w:val="Normal"/>
    <w:link w:val="FotnotstextChar"/>
    <w:uiPriority w:val="99"/>
    <w:semiHidden/>
    <w:unhideWhenUsed/>
    <w:rsid w:val="006A5509"/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6A5509"/>
    <w:rPr>
      <w:vertAlign w:val="superscript"/>
    </w:rPr>
  </w:style>
  <w:style w:type="character" w:customStyle="1" w:styleId="Rubrik4Char">
    <w:name w:val="Rubrik 4 Char"/>
    <w:basedOn w:val="Standardstycketeckensnitt"/>
    <w:link w:val="Rubrik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Standardstycketeckensnit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Standardstycketeckensnit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Standardstycketeckensnit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Standardstycketeckensnit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Punktlista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Numreradlista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Litteraturfrteckning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Kommentarsreferens">
    <w:name w:val="annotation reference"/>
    <w:basedOn w:val="Standardstycketeckensnitt"/>
    <w:uiPriority w:val="99"/>
    <w:semiHidden/>
    <w:unhideWhenUsed/>
    <w:rsid w:val="00C0480A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C0480A"/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C0480A"/>
    <w:rPr>
      <w:rFonts w:asciiTheme="minorHAnsi" w:hAnsiTheme="minorHAnsi"/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C0480A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AnvndHyperlnk">
    <w:name w:val="FollowedHyperlink"/>
    <w:basedOn w:val="Standardstycketeckensnit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Standardstycketeckensnit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stycke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Standardstycketeckensnitt"/>
    <w:uiPriority w:val="99"/>
    <w:semiHidden/>
    <w:unhideWhenUsed/>
    <w:rsid w:val="009A757E"/>
    <w:rPr>
      <w:color w:val="605E5C"/>
      <w:shd w:val="clear" w:color="auto" w:fill="E1DFDD"/>
    </w:rPr>
  </w:style>
  <w:style w:type="character" w:customStyle="1" w:styleId="UnresolvedMention">
    <w:name w:val="Unresolved Mention"/>
    <w:basedOn w:val="Standardstycketeckensnitt"/>
    <w:uiPriority w:val="99"/>
    <w:semiHidden/>
    <w:unhideWhenUsed/>
    <w:rsid w:val="003414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microsoft.com/office/2016/09/relationships/commentsIds" Target="commentsIds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4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4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5.xml><?xml version="1.0" encoding="utf-8"?>
<ds:datastoreItem xmlns:ds="http://schemas.openxmlformats.org/officeDocument/2006/customXml" ds:itemID="{03907F85-EBB3-4AD5-9562-7884844B32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2</Pages>
  <Words>966</Words>
  <Characters>5121</Characters>
  <Application>Microsoft Office Word</Application>
  <DocSecurity>0</DocSecurity>
  <Lines>42</Lines>
  <Paragraphs>12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60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x Lindmark</dc:creator>
  <cp:lastModifiedBy>Anna Gårdmark</cp:lastModifiedBy>
  <cp:revision>3</cp:revision>
  <cp:lastPrinted>2018-05-22T13:29:00Z</cp:lastPrinted>
  <dcterms:created xsi:type="dcterms:W3CDTF">2021-06-02T05:52:00Z</dcterms:created>
  <dcterms:modified xsi:type="dcterms:W3CDTF">2021-06-04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